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0A521873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7E3C51C3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</w:t>
      </w:r>
      <w:r>
        <w:lastRenderedPageBreak/>
        <w:t xml:space="preserve">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>.</w:t>
      </w:r>
      <w:r>
        <w:t xml:space="preserve">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77777777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>На данном этапе целью работы является</w:t>
      </w:r>
      <w:r>
        <w:t xml:space="preserve"> оценка значений коэффициентов диффузии для задания параметров в математической</w:t>
      </w:r>
      <w:r>
        <w:t xml:space="preserve">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</w:t>
      </w:r>
      <w:r>
        <w:t>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4A2F7D4D" w:rsidR="00434EB5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09C133DA" w14:textId="5B7CA73E" w:rsidR="007816BA" w:rsidRDefault="007816BA" w:rsidP="007816BA">
      <w:pPr>
        <w:pStyle w:val="2"/>
        <w:numPr>
          <w:ilvl w:val="0"/>
          <w:numId w:val="8"/>
        </w:numPr>
      </w:pPr>
      <w:r>
        <w:t>Общие сведения</w:t>
      </w:r>
    </w:p>
    <w:p w14:paraId="798D7A3F" w14:textId="4E24382E" w:rsidR="007816BA" w:rsidRDefault="007816BA" w:rsidP="007816BA">
      <w:pPr>
        <w:pStyle w:val="2"/>
      </w:pPr>
      <w:r>
        <w:t>Диффузионные модели</w:t>
      </w:r>
    </w:p>
    <w:p w14:paraId="7950B637" w14:textId="5E8C1460" w:rsidR="007816BA" w:rsidRDefault="007816BA" w:rsidP="007816BA">
      <w:pPr>
        <w:pStyle w:val="2"/>
      </w:pPr>
      <w:r>
        <w:t>Методы нахождения коэффициентов диффузии</w:t>
      </w:r>
    </w:p>
    <w:p w14:paraId="3EF694A5" w14:textId="3C19DC54" w:rsidR="007816BA" w:rsidRPr="007816BA" w:rsidRDefault="007816BA" w:rsidP="007816BA">
      <w:pPr>
        <w:pStyle w:val="3"/>
      </w:pPr>
      <w:r>
        <w:t>Методы нахождения вязкостей</w:t>
      </w:r>
    </w:p>
    <w:p w14:paraId="1AE6C22D" w14:textId="4ABF7ACB" w:rsidR="00925AA8" w:rsidRDefault="007816BA" w:rsidP="007816BA">
      <w:pPr>
        <w:pStyle w:val="2"/>
        <w:numPr>
          <w:ilvl w:val="0"/>
          <w:numId w:val="8"/>
        </w:numPr>
      </w:pPr>
      <w:r>
        <w:t>Основы регрессионного анализа</w:t>
      </w:r>
    </w:p>
    <w:p w14:paraId="2ED69184" w14:textId="714EE961" w:rsidR="007816BA" w:rsidRPr="007816BA" w:rsidRDefault="007816BA" w:rsidP="007816BA">
      <w:pPr>
        <w:pStyle w:val="3"/>
      </w:pPr>
      <w:r>
        <w:t>Основы</w:t>
      </w:r>
    </w:p>
    <w:p w14:paraId="01E0652B" w14:textId="45F107A7" w:rsidR="007816BA" w:rsidRPr="007816BA" w:rsidRDefault="007816BA" w:rsidP="007816BA">
      <w:pPr>
        <w:pStyle w:val="a6"/>
      </w:pPr>
      <w:proofErr w:type="spellStart"/>
      <w:r w:rsidRPr="007816BA">
        <w:rPr>
          <w:highlight w:val="yellow"/>
        </w:rPr>
        <w:t>абражеев</w:t>
      </w:r>
      <w:proofErr w:type="spellEnd"/>
    </w:p>
    <w:p w14:paraId="6E03E497" w14:textId="0470E799" w:rsidR="007816BA" w:rsidRDefault="007816BA" w:rsidP="007816BA">
      <w:pPr>
        <w:pStyle w:val="3"/>
      </w:pPr>
      <w:r>
        <w:t>МНК</w:t>
      </w:r>
    </w:p>
    <w:p w14:paraId="7A71969F" w14:textId="6C643CFB" w:rsidR="007816BA" w:rsidRDefault="007816BA" w:rsidP="007816BA">
      <w:pPr>
        <w:pStyle w:val="3"/>
      </w:pPr>
      <w:r>
        <w:t>Оценка коэффициентов</w:t>
      </w:r>
    </w:p>
    <w:p w14:paraId="24030036" w14:textId="77777777" w:rsidR="007816BA" w:rsidRPr="007816BA" w:rsidRDefault="007816BA" w:rsidP="007816BA">
      <w:pPr>
        <w:pStyle w:val="a7"/>
      </w:pPr>
    </w:p>
    <w:p w14:paraId="5696AAD1" w14:textId="77777777" w:rsidR="00925AA8" w:rsidRPr="00BA0302" w:rsidRDefault="00925AA8" w:rsidP="00925AA8">
      <w:pPr>
        <w:pStyle w:val="1"/>
      </w:pPr>
      <w:bookmarkStart w:id="8" w:name="_Toc136296710"/>
      <w:r>
        <w:lastRenderedPageBreak/>
        <w:t>Экспериментальная часть</w:t>
      </w:r>
      <w:bookmarkEnd w:id="8"/>
    </w:p>
    <w:p w14:paraId="59A22826" w14:textId="01B28854" w:rsidR="0074044A" w:rsidRDefault="00D27E5F" w:rsidP="00C5000C">
      <w:pPr>
        <w:pStyle w:val="a7"/>
        <w:rPr>
          <w:color w:val="auto"/>
        </w:rPr>
      </w:pPr>
      <w:r>
        <w:rPr>
          <w:color w:val="auto"/>
        </w:rPr>
        <w:t xml:space="preserve">Для оценки коэффициентов диффузии использовалось </w:t>
      </w:r>
      <w:r w:rsidRPr="00D27E5F">
        <w:rPr>
          <w:color w:val="auto"/>
          <w:highlight w:val="yellow"/>
        </w:rPr>
        <w:t>модель…</w:t>
      </w:r>
      <w:r>
        <w:rPr>
          <w:color w:val="auto"/>
        </w:rPr>
        <w:t xml:space="preserve"> </w:t>
      </w:r>
    </w:p>
    <w:p w14:paraId="1F957F4A" w14:textId="50E4BF92" w:rsidR="0074044A" w:rsidRDefault="0074044A" w:rsidP="007262F8">
      <w:pPr>
        <w:pStyle w:val="a7"/>
        <w:ind w:firstLine="708"/>
        <w:rPr>
          <w:color w:val="auto"/>
        </w:rPr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</w:t>
      </w:r>
      <w:r>
        <w:rPr>
          <w:color w:val="auto"/>
        </w:rPr>
        <w:t>изменении температуры</w:t>
      </w:r>
      <w:r>
        <w:rPr>
          <w:color w:val="auto"/>
        </w:rPr>
        <w:t>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. 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 xml:space="preserve">Диапазон содержания </w:t>
      </w:r>
      <w:r>
        <w:t>бутанол</w:t>
      </w:r>
      <w:r>
        <w:t>а</w:t>
      </w:r>
      <w:r>
        <w:t>-1</w:t>
      </w:r>
      <w:r>
        <w:t xml:space="preserve"> в смеси: 0-20% по массе</w:t>
      </w:r>
    </w:p>
    <w:p w14:paraId="7A7F173A" w14:textId="4D6AFD57" w:rsidR="00C42602" w:rsidRDefault="00C42602" w:rsidP="007262F8">
      <w:pPr>
        <w:pStyle w:val="a6"/>
      </w:pPr>
      <w:r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77777777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>
        <w:rPr>
          <w:color w:val="auto"/>
        </w:rPr>
        <w:t xml:space="preserve">. Для каждого кадра видео (частота дискретизации видео была выбрана равной 1 </w:t>
      </w:r>
      <w:r>
        <w:rPr>
          <w:color w:val="auto"/>
          <w:lang w:val="en-US"/>
        </w:rPr>
        <w:t>FPS</w:t>
      </w:r>
      <w:r>
        <w:rPr>
          <w:color w:val="auto"/>
        </w:rPr>
        <w:t>) выделалось несколько областей, соответствующих положениям отдельных значений на дисплее, далее 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p w14:paraId="49085155" w14:textId="6EE2C36E" w:rsidR="00D27E5F" w:rsidRDefault="00D27E5F" w:rsidP="00C5000C">
      <w:pPr>
        <w:pStyle w:val="a7"/>
      </w:pPr>
    </w:p>
    <w:p w14:paraId="0C64992D" w14:textId="29FA10A3" w:rsidR="00C61528" w:rsidRDefault="00C61528" w:rsidP="00C61528">
      <w:pPr>
        <w:pStyle w:val="a7"/>
      </w:pPr>
      <w:r>
        <w:t>На начальном этапе заведомо ошибочные значения вязкость - температура фильтровались с помощью простого ограничения на диапазон значений вязкости и температуры. Чтобы учесть начальные колебания температуры и вязкости в системе и исключить их из рассмотрения, для некоторых экспериментов удалялись первые несколько (1-2) минут.</w:t>
      </w:r>
    </w:p>
    <w:p w14:paraId="0C704EAC" w14:textId="186B7964" w:rsidR="007A37FF" w:rsidRDefault="00C61528" w:rsidP="00C5000C">
      <w:pPr>
        <w:pStyle w:val="a7"/>
      </w:pPr>
      <w:r>
        <w:t>После чего д</w:t>
      </w:r>
      <w:r w:rsidR="007A37FF">
        <w:t xml:space="preserve">анные преобразовывались к линейному виду </w:t>
      </w:r>
      <w:r w:rsidR="007A37FF" w:rsidRPr="007A37FF">
        <w:rPr>
          <w:highlight w:val="yellow"/>
        </w:rPr>
        <w:t>вид</w:t>
      </w:r>
      <w:r w:rsidR="006231DF">
        <w:t>,</w:t>
      </w:r>
      <w:r w:rsidR="009136BD">
        <w:t xml:space="preserve"> </w:t>
      </w:r>
      <w:r>
        <w:t xml:space="preserve">и </w:t>
      </w:r>
      <w:r w:rsidR="009136BD">
        <w:t xml:space="preserve">использовался </w:t>
      </w:r>
      <w:r w:rsidR="009136BD">
        <w:rPr>
          <w:lang w:val="en-US"/>
        </w:rPr>
        <w:t>IQR</w:t>
      </w:r>
      <w:r w:rsidR="009136BD">
        <w:t xml:space="preserve"> фильтр </w:t>
      </w:r>
      <w:r w:rsidR="009136BD" w:rsidRPr="009136BD">
        <w:rPr>
          <w:highlight w:val="yellow"/>
        </w:rPr>
        <w:t>параметры фильтра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>
        <w:t>:</w:t>
      </w:r>
    </w:p>
    <w:p w14:paraId="61FB37C7" w14:textId="12EB0A42" w:rsidR="00C61528" w:rsidRDefault="00C61528" w:rsidP="00C5000C">
      <w:pPr>
        <w:pStyle w:val="a7"/>
      </w:pPr>
      <w:r>
        <w:t xml:space="preserve">Полученные очищенные данные использовались для аппроксимации формулой </w:t>
      </w:r>
      <w:r w:rsidRPr="00C61528">
        <w:rPr>
          <w:highlight w:val="yellow"/>
        </w:rPr>
        <w:t>формула</w:t>
      </w:r>
      <w:r>
        <w:t xml:space="preserve"> с помощью МНК. Проводилась статистическая оценка полученных коэффициентов уравнения регрессии: </w:t>
      </w:r>
      <w:r w:rsidRPr="00C61528">
        <w:rPr>
          <w:highlight w:val="yellow"/>
        </w:rPr>
        <w:t>график и таблица</w:t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05140A41" w14:textId="520D9854" w:rsidR="005723DD" w:rsidRDefault="007816BA" w:rsidP="00C5000C">
      <w:pPr>
        <w:pStyle w:val="a7"/>
      </w:pPr>
      <w:r w:rsidRPr="005723DD">
        <w:rPr>
          <w:highlight w:val="yellow"/>
        </w:rPr>
        <w:t>С</w:t>
      </w:r>
      <w:r w:rsidR="005723DD" w:rsidRPr="005723DD">
        <w:rPr>
          <w:highlight w:val="yellow"/>
        </w:rPr>
        <w:t>равнение</w:t>
      </w:r>
    </w:p>
    <w:p w14:paraId="1730E073" w14:textId="77777777" w:rsidR="007816BA" w:rsidRDefault="007816BA" w:rsidP="00C5000C">
      <w:pPr>
        <w:pStyle w:val="a7"/>
      </w:pPr>
    </w:p>
    <w:p w14:paraId="2E1C6518" w14:textId="77777777" w:rsidR="00074D20" w:rsidRPr="00C42602" w:rsidRDefault="00074D20" w:rsidP="00C5000C">
      <w:pPr>
        <w:pStyle w:val="a7"/>
      </w:pPr>
    </w:p>
    <w:p w14:paraId="73A48828" w14:textId="77777777" w:rsidR="004554DB" w:rsidRPr="004554DB" w:rsidRDefault="004554DB" w:rsidP="00925AA8">
      <w:pPr>
        <w:pStyle w:val="a7"/>
      </w:pPr>
    </w:p>
    <w:sectPr w:rsidR="004554DB" w:rsidRPr="004554DB" w:rsidSect="00434EB5">
      <w:pgSz w:w="11906" w:h="16838"/>
      <w:pgMar w:top="426" w:right="282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5" w:author="HOME" w:date="2023-12-13T13:47:00Z" w:initials="H">
    <w:p w14:paraId="1D6676CC" w14:textId="5B56FC9C" w:rsidR="00434EB5" w:rsidRDefault="00434EB5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D6676C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D6676CC" w16cid:durableId="2924347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4D10DC78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2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74D20"/>
    <w:rsid w:val="003B2131"/>
    <w:rsid w:val="00434EB5"/>
    <w:rsid w:val="004554DB"/>
    <w:rsid w:val="005723DD"/>
    <w:rsid w:val="006231DF"/>
    <w:rsid w:val="007262F8"/>
    <w:rsid w:val="0074044A"/>
    <w:rsid w:val="007816BA"/>
    <w:rsid w:val="007A37FF"/>
    <w:rsid w:val="008C57DA"/>
    <w:rsid w:val="009136BD"/>
    <w:rsid w:val="00925AA8"/>
    <w:rsid w:val="00986EA8"/>
    <w:rsid w:val="00C42602"/>
    <w:rsid w:val="00C5000C"/>
    <w:rsid w:val="00C61528"/>
    <w:rsid w:val="00D21DA6"/>
    <w:rsid w:val="00D27E5F"/>
    <w:rsid w:val="00FB7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8C57DA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8C57DA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microsoft.com/office/2011/relationships/commentsExtended" Target="commentsExtended.xml"/><Relationship Id="rId12" Type="http://schemas.openxmlformats.org/officeDocument/2006/relationships/glossaryDocument" Target="glossary/document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comments" Target="comments.xml"/><Relationship Id="rId11" Type="http://schemas.microsoft.com/office/2011/relationships/people" Target="people.xml"/><Relationship Id="rId5" Type="http://schemas.openxmlformats.org/officeDocument/2006/relationships/image" Target="media/image1.jpeg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microsoft.com/office/2018/08/relationships/commentsExtensible" Target="commentsExtensi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000000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000000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CA7B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CA7B47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2</TotalTime>
  <Pages>7</Pages>
  <Words>7327</Words>
  <Characters>41769</Characters>
  <Application>Microsoft Office Word</Application>
  <DocSecurity>0</DocSecurity>
  <Lines>348</Lines>
  <Paragraphs>9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9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8</cp:revision>
  <dcterms:created xsi:type="dcterms:W3CDTF">2023-12-13T10:20:00Z</dcterms:created>
  <dcterms:modified xsi:type="dcterms:W3CDTF">2023-12-13T13:48:00Z</dcterms:modified>
</cp:coreProperties>
</file>